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FC878B" w14:textId="77777777" w:rsidR="00E32FF4" w:rsidRDefault="00E32FF4" w:rsidP="00E32FF4">
      <w:pPr>
        <w:pStyle w:val="Lampiran"/>
        <w:rPr>
          <w:rFonts w:cs="Times New Roman"/>
          <w:szCs w:val="24"/>
        </w:rPr>
      </w:pPr>
      <w:bookmarkStart w:id="0" w:name="_Toc160870345"/>
      <w:r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  <w:r>
        <w:t xml:space="preserve">. Formulir </w:t>
      </w:r>
      <w:r w:rsidRPr="00C61546">
        <w:rPr>
          <w:i/>
          <w:iCs w:val="0"/>
        </w:rPr>
        <w:t>Trail Making Test</w:t>
      </w:r>
      <w:bookmarkEnd w:id="0"/>
    </w:p>
    <w:p w14:paraId="06E8B5BE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sedur</w:t>
      </w:r>
      <w:r w:rsidRPr="00877FB2">
        <w:rPr>
          <w:rFonts w:ascii="Times New Roman" w:hAnsi="Times New Roman" w:cs="Times New Roman"/>
          <w:sz w:val="24"/>
          <w:szCs w:val="24"/>
        </w:rPr>
        <w:t>:</w:t>
      </w:r>
    </w:p>
    <w:p w14:paraId="2890F020" w14:textId="77777777" w:rsidR="00E32FF4" w:rsidRPr="00877FB2" w:rsidRDefault="00E32FF4" w:rsidP="00E32FF4">
      <w:pPr>
        <w:pStyle w:val="ListParagraph"/>
        <w:numPr>
          <w:ilvl w:val="0"/>
          <w:numId w:val="1"/>
        </w:numPr>
        <w:spacing w:after="0" w:line="36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t>Tes terdiri dari 2 bagian yaitu tes A dan tes B. Pada tes A anda akan diminta untuk menghubungkan angka dari 1 sampai 25 dengan menuliskan garis. Pada tes B anda akan diminta untuk menghubungkan angka dari 1 sampai 13 dengan menuliskan garis dan menghubungkan huruf A sampai L dengan menuliskan garis.</w:t>
      </w:r>
    </w:p>
    <w:p w14:paraId="5B58B4A5" w14:textId="77777777" w:rsidR="00E32FF4" w:rsidRPr="00877FB2" w:rsidRDefault="00E32FF4" w:rsidP="00E32FF4">
      <w:pPr>
        <w:pStyle w:val="ListParagraph"/>
        <w:numPr>
          <w:ilvl w:val="0"/>
          <w:numId w:val="1"/>
        </w:numPr>
        <w:spacing w:after="0" w:line="36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t>Petugas akan mendemonstrasikan langkah pengerjaan kepada anda pada lembar contoh.</w:t>
      </w:r>
    </w:p>
    <w:p w14:paraId="7517008B" w14:textId="77777777" w:rsidR="00E32FF4" w:rsidRPr="00877FB2" w:rsidRDefault="00E32FF4" w:rsidP="00E32FF4">
      <w:pPr>
        <w:pStyle w:val="ListParagraph"/>
        <w:numPr>
          <w:ilvl w:val="0"/>
          <w:numId w:val="1"/>
        </w:numPr>
        <w:spacing w:after="0" w:line="36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t>Petugas akan mencatat waktu yang anda butuhkan untuk mengerjakan tugas ini.</w:t>
      </w:r>
    </w:p>
    <w:p w14:paraId="0E7CD633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6322630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77FB2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ssessment","given":"Neuropsychological","non-dropping-particle":"","parse-names":false,"suffix":""}],"id":"ITEM-1","issued":{"date-parts":[["0"]]},"title":"No Title","type":"article-journal"},"uris":["http://www.mendeley.com/documents/?uuid=ca224dfe-71a5-4615-a029-7a0bcc0f5196"]}],"mendeley":{"formattedCitation":"(Assessment, no date)","manualFormatting":"(Sumber: Lezak, 2012","plainTextFormattedCitation":"(Assessment, no date)","previouslyFormattedCitation":"(Assessment, no date)"},"properties":{"noteIndex":0},"schema":"https://github.com/citation-style-language/schema/raw/master/csl-citation.json"}</w:instrText>
      </w:r>
      <w:r w:rsidRPr="00877FB2">
        <w:rPr>
          <w:rFonts w:ascii="Times New Roman" w:hAnsi="Times New Roman" w:cs="Times New Roman"/>
          <w:sz w:val="24"/>
          <w:szCs w:val="24"/>
        </w:rPr>
        <w:fldChar w:fldCharType="separate"/>
      </w:r>
      <w:r w:rsidRPr="00877FB2">
        <w:rPr>
          <w:rFonts w:ascii="Times New Roman" w:hAnsi="Times New Roman" w:cs="Times New Roman"/>
          <w:noProof/>
          <w:sz w:val="24"/>
          <w:szCs w:val="24"/>
        </w:rPr>
        <w:t>(Sumber: Lezak, 2012</w:t>
      </w:r>
      <w:r w:rsidRPr="00877FB2">
        <w:rPr>
          <w:rFonts w:ascii="Times New Roman" w:hAnsi="Times New Roman" w:cs="Times New Roman"/>
          <w:sz w:val="24"/>
          <w:szCs w:val="24"/>
        </w:rPr>
        <w:fldChar w:fldCharType="end"/>
      </w:r>
      <w:r w:rsidRPr="00877FB2">
        <w:rPr>
          <w:rFonts w:ascii="Times New Roman" w:hAnsi="Times New Roman" w:cs="Times New Roman"/>
          <w:sz w:val="24"/>
          <w:szCs w:val="24"/>
        </w:rPr>
        <w:t>)</w:t>
      </w:r>
    </w:p>
    <w:p w14:paraId="2CEFDA1A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88EE90C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8F1D6A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686438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D983CD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CA1FF93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D69BC5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22A7A9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86E918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3A90A5E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6FFB161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A44D264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D4845B5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A70281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17C8DB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816A06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CD5AAB" w14:textId="77777777" w:rsidR="00E32FF4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926A73" w14:textId="77777777" w:rsidR="00E32FF4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062485E" w14:textId="77777777" w:rsidR="00E32FF4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A577918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1C40F2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BF429D5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77FB2">
        <w:rPr>
          <w:rFonts w:ascii="Times New Roman" w:hAnsi="Times New Roman" w:cs="Times New Roman"/>
          <w:b/>
          <w:bCs/>
          <w:sz w:val="24"/>
          <w:szCs w:val="24"/>
        </w:rPr>
        <w:lastRenderedPageBreak/>
        <w:t>Lembar Contoh</w:t>
      </w:r>
    </w:p>
    <w:p w14:paraId="00F5806A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54C002D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i/>
          <w:iCs/>
          <w:sz w:val="24"/>
          <w:szCs w:val="24"/>
        </w:rPr>
        <w:t>Trail Making</w:t>
      </w:r>
      <w:r w:rsidRPr="00877FB2">
        <w:rPr>
          <w:rFonts w:ascii="Times New Roman" w:hAnsi="Times New Roman" w:cs="Times New Roman"/>
          <w:sz w:val="24"/>
          <w:szCs w:val="24"/>
        </w:rPr>
        <w:t xml:space="preserve"> Bagian A</w:t>
      </w:r>
    </w:p>
    <w:p w14:paraId="2FAFBBDB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35055D8" wp14:editId="6BFA2EF6">
            <wp:extent cx="4679689" cy="3291840"/>
            <wp:effectExtent l="0" t="0" r="6985" b="3810"/>
            <wp:docPr id="7971891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7189171" name="Picture 797189171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213" t="32615" r="19062" b="33834"/>
                    <a:stretch/>
                  </pic:blipFill>
                  <pic:spPr bwMode="auto">
                    <a:xfrm>
                      <a:off x="0" y="0"/>
                      <a:ext cx="4690292" cy="32992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C68905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832ABA" w14:textId="77777777" w:rsidR="00E32FF4" w:rsidRPr="00877FB2" w:rsidRDefault="00E32FF4" w:rsidP="00E32F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i/>
          <w:iCs/>
          <w:sz w:val="24"/>
          <w:szCs w:val="24"/>
        </w:rPr>
        <w:t>Trail Making</w:t>
      </w:r>
      <w:r w:rsidRPr="00877FB2">
        <w:rPr>
          <w:rFonts w:ascii="Times New Roman" w:hAnsi="Times New Roman" w:cs="Times New Roman"/>
          <w:sz w:val="24"/>
          <w:szCs w:val="24"/>
        </w:rPr>
        <w:t xml:space="preserve"> Bagian B </w:t>
      </w:r>
    </w:p>
    <w:p w14:paraId="2D0B1E54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7E877FE" wp14:editId="2C504961">
            <wp:extent cx="4660095" cy="3360420"/>
            <wp:effectExtent l="0" t="0" r="7620" b="0"/>
            <wp:docPr id="117830603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8306034" name="Picture 1178306034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516" t="32148" r="20272" b="34301"/>
                    <a:stretch/>
                  </pic:blipFill>
                  <pic:spPr bwMode="auto">
                    <a:xfrm>
                      <a:off x="0" y="0"/>
                      <a:ext cx="4665774" cy="33645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9740A1" w14:textId="77777777" w:rsidR="00E32FF4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i/>
          <w:iCs/>
          <w:sz w:val="24"/>
          <w:szCs w:val="24"/>
        </w:rPr>
        <w:lastRenderedPageBreak/>
        <w:t xml:space="preserve">Trail Making Test </w:t>
      </w:r>
      <w:r w:rsidRPr="00877FB2">
        <w:rPr>
          <w:rFonts w:ascii="Times New Roman" w:hAnsi="Times New Roman" w:cs="Times New Roman"/>
          <w:sz w:val="24"/>
          <w:szCs w:val="24"/>
        </w:rPr>
        <w:t>Bagian A</w:t>
      </w:r>
    </w:p>
    <w:p w14:paraId="2B97183D" w14:textId="77777777" w:rsidR="00E32FF4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E899507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F272893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F1BDCB1" wp14:editId="0AEE2C99">
            <wp:extent cx="5036820" cy="6518275"/>
            <wp:effectExtent l="0" t="0" r="0" b="0"/>
            <wp:docPr id="5387571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875718" name="Picture 53875718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820" cy="6518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4C72FB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BE3F063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289BA58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8BE742C" w14:textId="77777777" w:rsidR="00E32FF4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i/>
          <w:iCs/>
          <w:sz w:val="24"/>
          <w:szCs w:val="24"/>
        </w:rPr>
        <w:lastRenderedPageBreak/>
        <w:t xml:space="preserve">Trail Making Test </w:t>
      </w:r>
      <w:r w:rsidRPr="00877FB2">
        <w:rPr>
          <w:rFonts w:ascii="Times New Roman" w:hAnsi="Times New Roman" w:cs="Times New Roman"/>
          <w:sz w:val="24"/>
          <w:szCs w:val="24"/>
        </w:rPr>
        <w:t>Bagian B</w:t>
      </w:r>
    </w:p>
    <w:p w14:paraId="4D7B8A49" w14:textId="77777777" w:rsidR="00E32FF4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774E53E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A8B4360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E31A932" wp14:editId="0234C52D">
            <wp:extent cx="5036820" cy="6518275"/>
            <wp:effectExtent l="0" t="0" r="0" b="0"/>
            <wp:docPr id="94781150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781150" name="Picture 94781150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820" cy="6518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9FF64A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5B81D7F" w14:textId="77777777" w:rsidR="00E32FF4" w:rsidRPr="00877FB2" w:rsidRDefault="00E32FF4" w:rsidP="00E32FF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AEFB3EF" w14:textId="77777777" w:rsidR="00603B87" w:rsidRPr="00E32FF4" w:rsidRDefault="00603B87" w:rsidP="00E32FF4"/>
    <w:sectPr w:rsidR="00603B87" w:rsidRPr="00E32FF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A24ADA"/>
    <w:multiLevelType w:val="hybridMultilevel"/>
    <w:tmpl w:val="C35AC978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168782779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5F99"/>
    <w:rsid w:val="001677C5"/>
    <w:rsid w:val="00260E0F"/>
    <w:rsid w:val="0029778D"/>
    <w:rsid w:val="00557FA3"/>
    <w:rsid w:val="005751A7"/>
    <w:rsid w:val="00603B87"/>
    <w:rsid w:val="006E10BB"/>
    <w:rsid w:val="008B5F99"/>
    <w:rsid w:val="009108C9"/>
    <w:rsid w:val="00AF57AF"/>
    <w:rsid w:val="00C751A4"/>
    <w:rsid w:val="00E32FF4"/>
    <w:rsid w:val="00F242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A831329"/>
  <w15:chartTrackingRefBased/>
  <w15:docId w15:val="{9A1371BC-1B4E-4D82-A8ED-CE96CA83C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5F99"/>
    <w:pPr>
      <w:spacing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8B5F9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B5F9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B5F99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B5F9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B5F99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B5F9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B5F9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B5F9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B5F9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5F99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B5F9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B5F99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B5F99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B5F99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B5F9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B5F9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B5F9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B5F9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B5F9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B5F9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B5F9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B5F9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B5F9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B5F9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B5F9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B5F99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B5F99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B5F99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B5F99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8B5F99"/>
    <w:pPr>
      <w:spacing w:after="0" w:line="240" w:lineRule="auto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ampiran">
    <w:name w:val="Lampiran"/>
    <w:basedOn w:val="Caption"/>
    <w:link w:val="LampiranChar"/>
    <w:qFormat/>
    <w:rsid w:val="008B5F99"/>
    <w:pPr>
      <w:jc w:val="both"/>
    </w:pPr>
    <w:rPr>
      <w:rFonts w:ascii="Times New Roman" w:hAnsi="Times New Roman"/>
      <w:i w:val="0"/>
      <w:color w:val="000000" w:themeColor="text1"/>
      <w:sz w:val="24"/>
    </w:rPr>
  </w:style>
  <w:style w:type="character" w:customStyle="1" w:styleId="LampiranChar">
    <w:name w:val="Lampiran Char"/>
    <w:basedOn w:val="DefaultParagraphFont"/>
    <w:link w:val="Lampiran"/>
    <w:rsid w:val="008B5F99"/>
    <w:rPr>
      <w:rFonts w:ascii="Times New Roman" w:hAnsi="Times New Roman"/>
      <w:iCs/>
      <w:color w:val="000000" w:themeColor="text1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B5F99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g"/><Relationship Id="rId5" Type="http://schemas.openxmlformats.org/officeDocument/2006/relationships/image" Target="media/image1.jp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95</Words>
  <Characters>1237</Characters>
  <Application>Microsoft Office Word</Application>
  <DocSecurity>0</DocSecurity>
  <Lines>51</Lines>
  <Paragraphs>15</Paragraphs>
  <ScaleCrop>false</ScaleCrop>
  <Company/>
  <LinksUpToDate>false</LinksUpToDate>
  <CharactersWithSpaces>1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2</cp:revision>
  <dcterms:created xsi:type="dcterms:W3CDTF">2025-09-15T10:24:00Z</dcterms:created>
  <dcterms:modified xsi:type="dcterms:W3CDTF">2025-09-15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4a8b7f5-17e4-4b30-9117-ff3a5c9a6d34</vt:lpwstr>
  </property>
</Properties>
</file>